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7EDF" w:rsidRDefault="00FB44D6" w:rsidP="00FB44D6">
      <w:pPr>
        <w:pStyle w:val="Title"/>
      </w:pPr>
      <w:r>
        <w:t>Force field mapping</w:t>
      </w:r>
    </w:p>
    <w:p w:rsidR="00FB44D6" w:rsidRDefault="00FB44D6" w:rsidP="00FB44D6">
      <w:pPr>
        <w:pStyle w:val="Heading1"/>
      </w:pPr>
      <w:r>
        <w:t>August 24, 2016</w:t>
      </w:r>
    </w:p>
    <w:p w:rsidR="00FB44D6" w:rsidRPr="00FB44D6" w:rsidRDefault="00FB44D6" w:rsidP="00FB44D6">
      <w:pPr>
        <w:pStyle w:val="Heading2"/>
      </w:pPr>
      <w:r>
        <w:t>Meeting notes</w:t>
      </w:r>
    </w:p>
    <w:p w:rsidR="00FB44D6" w:rsidRDefault="00FB44D6" w:rsidP="00FB44D6">
      <w:pPr>
        <w:pStyle w:val="ListParagraph"/>
        <w:numPr>
          <w:ilvl w:val="0"/>
          <w:numId w:val="1"/>
        </w:numPr>
      </w:pPr>
      <w:r>
        <w:t xml:space="preserve">Chris Bayly </w:t>
      </w:r>
      <w:r w:rsidR="006E55E9">
        <w:t>h</w:t>
      </w:r>
      <w:r>
        <w:t xml:space="preserve">as a way to automatically find atom types based on SMILES and something similar to SMILES called SMIRKS. He can compare his automatic atom types with atom types in a FF he developed while at Merck (parm@Frosst </w:t>
      </w:r>
      <w:hyperlink r:id="rId5" w:history="1">
        <w:r w:rsidR="006E55E9" w:rsidRPr="000B28C3">
          <w:rPr>
            <w:rStyle w:val="Hyperlink"/>
          </w:rPr>
          <w:t>http://www.ccl.net/cca/data/parm_at_Frosst/parm_Frosst_note.pdf</w:t>
        </w:r>
      </w:hyperlink>
      <w:r w:rsidR="006E55E9">
        <w:t>) and check for convergence.</w:t>
      </w:r>
    </w:p>
    <w:p w:rsidR="006E55E9" w:rsidRDefault="006E55E9" w:rsidP="006E55E9">
      <w:pPr>
        <w:pStyle w:val="ListParagraph"/>
        <w:numPr>
          <w:ilvl w:val="0"/>
          <w:numId w:val="1"/>
        </w:numPr>
      </w:pPr>
      <w:r>
        <w:t>GEM*</w:t>
      </w:r>
      <w:r w:rsidR="0032030D">
        <w:fldChar w:fldCharType="begin"/>
      </w:r>
      <w:r w:rsidR="0032030D">
        <w:instrText xml:space="preserve"> ADDIN EN.CITE &lt;EndNote&gt;&lt;Cite&gt;&lt;Author&gt;Duke&lt;/Author&gt;&lt;Year&gt;2014&lt;/Year&gt;&lt;RecNum&gt;1&lt;/RecNum&gt;&lt;DisplayText&gt;(Duke, Starovoytov et al. 2014)&lt;/DisplayText&gt;&lt;record&gt;&lt;rec-number&gt;1&lt;/rec-number&gt;&lt;foreign-keys&gt;&lt;key app="EN" db-id="9ww929x9mdzexkew25fp0rt7sdtxxf9p0vxr" timestamp="1472085952"&gt;1&lt;/key&gt;&lt;/foreign-keys&gt;&lt;ref-type name="Journal Article"&gt;17&lt;/ref-type&gt;&lt;contributors&gt;&lt;authors&gt;&lt;author&gt;Duke, R. E.&lt;/author&gt;&lt;author&gt;Starovoytov, O. N.&lt;/author&gt;&lt;author&gt;Piquemal, J. P.&lt;/author&gt;&lt;author&gt;Cisneros, G. A.&lt;/author&gt;&lt;/authors&gt;&lt;/contributors&gt;&lt;auth-address&gt;Department of Chemistry, Wayne State University , Detroit, Michigan 48202, United States.&amp;#xD;Sorbonne Universites , UPMC Univ Paris 06 , UMR 7616 Laboratoire de Chimie Theorique case courrier 137 , 4 place Jussieu 75005, Paris, France.&amp;#xD;CNRS , UMR 7616 Laboratoire de Chimie Theorique case courrier 137 , 4 place Jussieu 75005, Paris, France.&lt;/auth-address&gt;&lt;titles&gt;&lt;title&gt;GEM*: A Molecular Electronic Density-Based Force Field for Molecular Dynamics Simulations&lt;/title&gt;&lt;secondary-title&gt;J Chem Theory Comput&lt;/secondary-title&gt;&lt;alt-title&gt;Journal of chemical theory and computation&lt;/alt-title&gt;&lt;/titles&gt;&lt;periodical&gt;&lt;full-title&gt;J Chem Theory Comput&lt;/full-title&gt;&lt;abbr-1&gt;Journal of chemical theory and computation&lt;/abbr-1&gt;&lt;/periodical&gt;&lt;alt-periodical&gt;&lt;full-title&gt;J Chem Theory Comput&lt;/full-title&gt;&lt;abbr-1&gt;Journal of chemical theory and computation&lt;/abbr-1&gt;&lt;/alt-periodical&gt;&lt;pages&gt;1361-5&lt;/pages&gt;&lt;volume&gt;10&lt;/volume&gt;&lt;number&gt;4&lt;/number&gt;&lt;dates&gt;&lt;year&gt;2014&lt;/year&gt;&lt;pub-dates&gt;&lt;date&gt;Apr 8&lt;/date&gt;&lt;/pub-dates&gt;&lt;/dates&gt;&lt;isbn&gt;1549-9626 (Electronic)&amp;#xD;1549-9618 (Linking)&lt;/isbn&gt;&lt;accession-num&gt;26580355&lt;/accession-num&gt;&lt;urls&gt;&lt;related-urls&gt;&lt;url&gt;http://www.ncbi.nlm.nih.gov/pubmed/26580355&lt;/url&gt;&lt;/related-urls&gt;&lt;/urls&gt;&lt;electronic-resource-num&gt;10.1021/ct500050p&lt;/electronic-resource-num&gt;&lt;/record&gt;&lt;/Cite&gt;&lt;/EndNote&gt;</w:instrText>
      </w:r>
      <w:r w:rsidR="0032030D">
        <w:fldChar w:fldCharType="separate"/>
      </w:r>
      <w:r w:rsidR="0032030D">
        <w:rPr>
          <w:noProof/>
        </w:rPr>
        <w:t>(Duke, Starovoytov et al. 2014)</w:t>
      </w:r>
      <w:r w:rsidR="0032030D">
        <w:fldChar w:fldCharType="end"/>
      </w:r>
      <w:r>
        <w:t xml:space="preserve"> is a similar attempt to g</w:t>
      </w:r>
      <w:r w:rsidR="00DB6EF8">
        <w:t>enerate a FF from quantum data.</w:t>
      </w:r>
    </w:p>
    <w:p w:rsidR="00FB44D6" w:rsidRDefault="0032030D" w:rsidP="006E55E9">
      <w:pPr>
        <w:pStyle w:val="ListParagraph"/>
        <w:numPr>
          <w:ilvl w:val="0"/>
          <w:numId w:val="1"/>
        </w:numPr>
      </w:pPr>
      <w:r>
        <w:fldChar w:fldCharType="begin"/>
      </w:r>
      <w:r>
        <w:instrText xml:space="preserve"> ADDIN EN.CITE &lt;EndNote&gt;&lt;Cite&gt;&lt;Author&gt;McDaniel&lt;/Author&gt;&lt;Year&gt;2016&lt;/Year&gt;&lt;RecNum&gt;2&lt;/RecNum&gt;&lt;DisplayText&gt;(McDaniel and Schmidt 2016)&lt;/DisplayText&gt;&lt;record&gt;&lt;rec-number&gt;2&lt;/rec-number&gt;&lt;foreign-keys&gt;&lt;key app="EN" db-id="9ww929x9mdzexkew25fp0rt7sdtxxf9p0vxr" timestamp="1472085986"&gt;2&lt;/key&gt;&lt;/foreign-keys&gt;&lt;ref-type name="Journal Article"&gt;17&lt;/ref-type&gt;&lt;contributors&gt;&lt;authors&gt;&lt;author&gt;McDaniel, J. G.&lt;/author&gt;&lt;author&gt;Schmidt, J. R.&lt;/author&gt;&lt;/authors&gt;&lt;/contributors&gt;&lt;auth-address&gt;Theoretical Chemistry Institute and Department of Chemistry, University of Wisconsin-Madison, Madison, Wisconsin 53706; email: schmidt@chem.wisc.edu.&lt;/auth-address&gt;&lt;titles&gt;&lt;title&gt;Next-Generation Force Fields from Symmetry-Adapted Perturbation Theory&lt;/title&gt;&lt;secondary-title&gt;Annu Rev Phys Chem&lt;/secondary-title&gt;&lt;alt-title&gt;Annual review of physical chemistry&lt;/alt-title&gt;&lt;/titles&gt;&lt;periodical&gt;&lt;full-title&gt;Annu Rev Phys Chem&lt;/full-title&gt;&lt;abbr-1&gt;Annual review of physical chemistry&lt;/abbr-1&gt;&lt;/periodical&gt;&lt;alt-periodical&gt;&lt;full-title&gt;Annu Rev Phys Chem&lt;/full-title&gt;&lt;abbr-1&gt;Annual review of physical chemistry&lt;/abbr-1&gt;&lt;/alt-periodical&gt;&lt;pages&gt;467-88&lt;/pages&gt;&lt;volume&gt;67&lt;/volume&gt;&lt;dates&gt;&lt;year&gt;2016&lt;/year&gt;&lt;pub-dates&gt;&lt;date&gt;May 27&lt;/date&gt;&lt;/pub-dates&gt;&lt;/dates&gt;&lt;isbn&gt;1545-1593 (Electronic)&amp;#xD;0066-426X (Linking)&lt;/isbn&gt;&lt;accession-num&gt;27070322&lt;/accession-num&gt;&lt;urls&gt;&lt;related-urls&gt;&lt;url&gt;http://www.ncbi.nlm.nih.gov/pubmed/27070322&lt;/url&gt;&lt;/related-urls&gt;&lt;/urls&gt;&lt;electronic-resource-num&gt;10.1146/annurev-physchem-040215-112047&lt;/electronic-resource-num&gt;&lt;/record&gt;&lt;/Cite&gt;&lt;/EndNote&gt;</w:instrText>
      </w:r>
      <w:r>
        <w:fldChar w:fldCharType="separate"/>
      </w:r>
      <w:r>
        <w:rPr>
          <w:noProof/>
        </w:rPr>
        <w:t>(McDaniel and Schmidt 2016)</w:t>
      </w:r>
      <w:r>
        <w:fldChar w:fldCharType="end"/>
      </w:r>
      <w:r w:rsidR="006E55E9">
        <w:t xml:space="preserve"> have a next-generation FF review paper, which seems to focus on using SAPT</w:t>
      </w:r>
      <w:r w:rsidR="00DB6EF8">
        <w:t>.</w:t>
      </w:r>
    </w:p>
    <w:p w:rsidR="006E55E9" w:rsidRDefault="00D523D4" w:rsidP="006E55E9">
      <w:pPr>
        <w:pStyle w:val="ListParagraph"/>
        <w:numPr>
          <w:ilvl w:val="0"/>
          <w:numId w:val="1"/>
        </w:numPr>
      </w:pPr>
      <w:hyperlink r:id="rId6" w:history="1">
        <w:r w:rsidR="006E55E9" w:rsidRPr="006E55E9">
          <w:rPr>
            <w:rStyle w:val="Hyperlink"/>
          </w:rPr>
          <w:t>Regularization</w:t>
        </w:r>
      </w:hyperlink>
      <w:r w:rsidR="006E55E9">
        <w:t xml:space="preserve"> is a process to help avoid overfitting with parameters. Be cognizant. </w:t>
      </w:r>
    </w:p>
    <w:p w:rsidR="004D3A35" w:rsidRDefault="004D3A35" w:rsidP="006E55E9">
      <w:pPr>
        <w:pStyle w:val="ListParagraph"/>
        <w:numPr>
          <w:ilvl w:val="0"/>
          <w:numId w:val="1"/>
        </w:numPr>
      </w:pPr>
      <w:r>
        <w:t xml:space="preserve">How are </w:t>
      </w:r>
      <w:r w:rsidR="00D523D4">
        <w:t>we different than Force Balance</w:t>
      </w:r>
      <w:r>
        <w:t xml:space="preserve"> </w:t>
      </w:r>
      <w:r w:rsidR="00D523D4">
        <w:fldChar w:fldCharType="begin">
          <w:fldData xml:space="preserve">PEVuZE5vdGU+PENpdGU+PEF1dGhvcj5XYW5nPC9BdXRob3I+PFllYXI+MjAxMzwvWWVhcj48UmVj
TnVtPjU8L1JlY051bT48RGlzcGxheVRleHQ+KFdhbmcsIENoZW4gZXQgYWwuIDIwMTMsIFdhbmcs
IE1hcnRpbmV6IGV0IGFsLiAyMDE0KTwvRGlzcGxheVRleHQ+PHJlY29yZD48cmVjLW51bWJlcj41
PC9yZWMtbnVtYmVyPjxmb3JlaWduLWtleXM+PGtleSBhcHA9IkVOIiBkYi1pZD0iOXd3OTI5eDlt
ZHpleGtldzI1ZnAwcnQ3c2R0eHhmOXAwdnhyIiB0aW1lc3RhbXA9IjE0NzIxNzMyNDAiPjU8L2tl
eT48L2ZvcmVpZ24ta2V5cz48cmVmLXR5cGUgbmFtZT0iSm91cm5hbCBBcnRpY2xlIj4xNzwvcmVm
LXR5cGU+PGNvbnRyaWJ1dG9ycz48YXV0aG9ycz48YXV0aG9yPldhbmcsIEwuIFAuPC9hdXRob3I+
PGF1dGhvcj5DaGVuLCBKLjwvYXV0aG9yPjxhdXRob3I+VmFuIFZvb3JoaXMsIFQuPC9hdXRob3I+
PC9hdXRob3JzPjwvY29udHJpYnV0b3JzPjxhdXRoLWFkZHJlc3M+RGVwYXJ0bWVudCBvZiBDaGVt
aXN0cnksIFN0YW5mb3JkIFVuaXZlcnNpdHksIDMxOCBDYW1wdXMgRHJpdmUsIFN0YW5mb3JkLCBD
YWxpZm9ybmlhIDk0MzUwLCBVbml0ZWQgU3RhdGVzLiYjeEQ7RGVwYXJ0bWVudCBvZiBDaGVtaXN0
cnksIE1hc3NhY2h1c2V0dHMgSW5zdGl0dXRlIG9mIFRlY2hub2xvZ3ksIDc3IE1hc3NhY2h1c2V0
dHMgQXZlbnVlLCBDYW1icmlkZ2UsIE1hc3NhY2h1c2V0dHMgMDIxMzksIFVuaXRlZCBTdGF0ZXMu
PC9hdXRoLWFkZHJlc3M+PHRpdGxlcz48dGl0bGU+U3lzdGVtYXRpYyBQYXJhbWV0cml6YXRpb24g
b2YgUG9sYXJpemFibGUgRm9yY2UgRmllbGRzIGZyb20gUXVhbnR1bSBDaGVtaXN0cnkgRGF0YTwv
dGl0bGU+PHNlY29uZGFyeS10aXRsZT5KIENoZW0gVGhlb3J5IENvbXB1dDwvc2Vjb25kYXJ5LXRp
dGxlPjwvdGl0bGVzPjxwZXJpb2RpY2FsPjxmdWxsLXRpdGxlPkogQ2hlbSBUaGVvcnkgQ29tcHV0
PC9mdWxsLXRpdGxlPjxhYmJyLTE+Sm91cm5hbCBvZiBjaGVtaWNhbCB0aGVvcnkgYW5kIGNvbXB1
dGF0aW9uPC9hYmJyLTE+PC9wZXJpb2RpY2FsPjxwYWdlcz40NTItNjA8L3BhZ2VzPjx2b2x1bWU+
OTwvdm9sdW1lPjxudW1iZXI+MTwvbnVtYmVyPjxkYXRlcz48eWVhcj4yMDEzPC95ZWFyPjxwdWIt
ZGF0ZXM+PGRhdGU+SmFuIDg8L2RhdGU+PC9wdWItZGF0ZXM+PC9kYXRlcz48aXNibj4xNTQ5LTk2
MTggKFByaW50KSYjeEQ7MTU0OS05NjE4IChMaW5raW5nKTwvaXNibj48YWNjZXNzaW9uLW51bT4y
NjU4OTA0NzwvYWNjZXNzaW9uLW51bT48dXJscz48cmVsYXRlZC11cmxzPjx1cmw+aHR0cDovL3d3
dy5uY2JpLm5sbS5uaWguZ292L3B1Ym1lZC8yNjU4OTA0NzwvdXJsPjwvcmVsYXRlZC11cmxzPjwv
dXJscz48ZWxlY3Ryb25pYy1yZXNvdXJjZS1udW0+MTAuMTAyMS9jdDMwMDgyNnQ8L2VsZWN0cm9u
aWMtcmVzb3VyY2UtbnVtPjwvcmVjb3JkPjwvQ2l0ZT48Q2l0ZT48QXV0aG9yPldhbmc8L0F1dGhv
cj48WWVhcj4yMDE0PC9ZZWFyPjxSZWNOdW0+NDwvUmVjTnVtPjxyZWNvcmQ+PHJlYy1udW1iZXI+
NDwvcmVjLW51bWJlcj48Zm9yZWlnbi1rZXlzPjxrZXkgYXBwPSJFTiIgZGItaWQ9Ijl3dzkyOXg5
bWR6ZXhrZXcyNWZwMHJ0N3NkdHh4ZjlwMHZ4ciIgdGltZXN0YW1wPSIxNDcyMTczMjQwIj40PC9r
ZXk+PC9mb3JlaWduLWtleXM+PHJlZi10eXBlIG5hbWU9IkpvdXJuYWwgQXJ0aWNsZSI+MTc8L3Jl
Zi10eXBlPjxjb250cmlidXRvcnM+PGF1dGhvcnM+PGF1dGhvcj5XYW5nLCBMLiBQLjwvYXV0aG9y
PjxhdXRob3I+TWFydGluZXosIFQuIEouPC9hdXRob3I+PGF1dGhvcj5QYW5kZSwgVi4gUy48L2F1
dGhvcj48L2F1dGhvcnM+PC9jb250cmlidXRvcnM+PGF1dGgtYWRkcmVzcz5EZXBhcnRtZW50IG9m
IENoZW1pc3RyeSwgU3RhbmZvcmQgVW5pdmVyc2l0eSwgU3RhbmZvcmQsIENhbGlmb3JuaWEgOTQz
MDUsIFVuaXRlZCBTdGF0ZXMuPC9hdXRoLWFkZHJlc3M+PHRpdGxlcz48dGl0bGU+QnVpbGRpbmcg
Rm9yY2UgRmllbGRzOiBBbiBBdXRvbWF0aWMsIFN5c3RlbWF0aWMsIGFuZCBSZXByb2R1Y2libGUg
QXBwcm9hY2g8L3RpdGxlPjxzZWNvbmRhcnktdGl0bGU+SiBQaHlzIENoZW0gTGV0dDwvc2Vjb25k
YXJ5LXRpdGxlPjwvdGl0bGVzPjxwZXJpb2RpY2FsPjxmdWxsLXRpdGxlPkogUGh5cyBDaGVtIExl
dHQ8L2Z1bGwtdGl0bGU+PGFiYnItMT5UaGUgam91cm5hbCBvZiBwaHlzaWNhbCBjaGVtaXN0cnkg
bGV0dGVyczwvYWJici0xPjwvcGVyaW9kaWNhbD48cGFnZXM+MTg4NS05MTwvcGFnZXM+PHZvbHVt
ZT41PC92b2x1bWU+PG51bWJlcj4xMTwvbnVtYmVyPjxrZXl3b3Jkcz48a2V5d29yZD5Gb3JjZUJh
bGFuY2U8L2tleXdvcmQ+PGtleXdvcmQ+VGlwM3A8L2tleXdvcmQ+PGtleXdvcmQ+VGlwNHA8L2tl
eXdvcmQ+PGtleXdvcmQ+Zm9yY2UgZmllbGQ8L2tleXdvcmQ+PGtleXdvcmQ+b3B0aW1pemF0aW9u
PC9rZXl3b3JkPjxrZXl3b3JkPndhdGVyPC9rZXl3b3JkPjxrZXl3b3JkPndhdGVyIG1vZGVsPC9r
ZXl3b3JkPjwva2V5d29yZHM+PGRhdGVzPjx5ZWFyPjIwMTQ8L3llYXI+PHB1Yi1kYXRlcz48ZGF0
ZT5KdW4gNTwvZGF0ZT48L3B1Yi1kYXRlcz48L2RhdGVzPjxpc2JuPjE5NDgtNzE4NSAoRWxlY3Ry
b25pYykmI3hEOzE5NDgtNzE4NSAoTGlua2luZyk8L2lzYm4+PGFjY2Vzc2lvbi1udW0+MjYyNzM4
Njk8L2FjY2Vzc2lvbi1udW0+PHVybHM+PHJlbGF0ZWQtdXJscz48dXJsPmh0dHA6Ly93d3cubmNi
aS5ubG0ubmloLmdvdi9wdWJtZWQvMjYyNzM4Njk8L3VybD48L3JlbGF0ZWQtdXJscz48L3VybHM+
PGVsZWN0cm9uaWMtcmVzb3VyY2UtbnVtPjEwLjEwMjEvano1MDA3MzdtPC9lbGVjdHJvbmljLXJl
c291cmNlLW51bT48L3JlY29yZD48L0NpdGU+PC9FbmROb3RlPgB=
</w:fldData>
        </w:fldChar>
      </w:r>
      <w:r w:rsidR="00D523D4">
        <w:instrText xml:space="preserve"> ADDIN EN.CITE </w:instrText>
      </w:r>
      <w:r w:rsidR="00D523D4">
        <w:fldChar w:fldCharType="begin">
          <w:fldData xml:space="preserve">PEVuZE5vdGU+PENpdGU+PEF1dGhvcj5XYW5nPC9BdXRob3I+PFllYXI+MjAxMzwvWWVhcj48UmVj
TnVtPjU8L1JlY051bT48RGlzcGxheVRleHQ+KFdhbmcsIENoZW4gZXQgYWwuIDIwMTMsIFdhbmcs
IE1hcnRpbmV6IGV0IGFsLiAyMDE0KTwvRGlzcGxheVRleHQ+PHJlY29yZD48cmVjLW51bWJlcj41
PC9yZWMtbnVtYmVyPjxmb3JlaWduLWtleXM+PGtleSBhcHA9IkVOIiBkYi1pZD0iOXd3OTI5eDlt
ZHpleGtldzI1ZnAwcnQ3c2R0eHhmOXAwdnhyIiB0aW1lc3RhbXA9IjE0NzIxNzMyNDAiPjU8L2tl
eT48L2ZvcmVpZ24ta2V5cz48cmVmLXR5cGUgbmFtZT0iSm91cm5hbCBBcnRpY2xlIj4xNzwvcmVm
LXR5cGU+PGNvbnRyaWJ1dG9ycz48YXV0aG9ycz48YXV0aG9yPldhbmcsIEwuIFAuPC9hdXRob3I+
PGF1dGhvcj5DaGVuLCBKLjwvYXV0aG9yPjxhdXRob3I+VmFuIFZvb3JoaXMsIFQuPC9hdXRob3I+
PC9hdXRob3JzPjwvY29udHJpYnV0b3JzPjxhdXRoLWFkZHJlc3M+RGVwYXJ0bWVudCBvZiBDaGVt
aXN0cnksIFN0YW5mb3JkIFVuaXZlcnNpdHksIDMxOCBDYW1wdXMgRHJpdmUsIFN0YW5mb3JkLCBD
YWxpZm9ybmlhIDk0MzUwLCBVbml0ZWQgU3RhdGVzLiYjeEQ7RGVwYXJ0bWVudCBvZiBDaGVtaXN0
cnksIE1hc3NhY2h1c2V0dHMgSW5zdGl0dXRlIG9mIFRlY2hub2xvZ3ksIDc3IE1hc3NhY2h1c2V0
dHMgQXZlbnVlLCBDYW1icmlkZ2UsIE1hc3NhY2h1c2V0dHMgMDIxMzksIFVuaXRlZCBTdGF0ZXMu
PC9hdXRoLWFkZHJlc3M+PHRpdGxlcz48dGl0bGU+U3lzdGVtYXRpYyBQYXJhbWV0cml6YXRpb24g
b2YgUG9sYXJpemFibGUgRm9yY2UgRmllbGRzIGZyb20gUXVhbnR1bSBDaGVtaXN0cnkgRGF0YTwv
dGl0bGU+PHNlY29uZGFyeS10aXRsZT5KIENoZW0gVGhlb3J5IENvbXB1dDwvc2Vjb25kYXJ5LXRp
dGxlPjwvdGl0bGVzPjxwZXJpb2RpY2FsPjxmdWxsLXRpdGxlPkogQ2hlbSBUaGVvcnkgQ29tcHV0
PC9mdWxsLXRpdGxlPjxhYmJyLTE+Sm91cm5hbCBvZiBjaGVtaWNhbCB0aGVvcnkgYW5kIGNvbXB1
dGF0aW9uPC9hYmJyLTE+PC9wZXJpb2RpY2FsPjxwYWdlcz40NTItNjA8L3BhZ2VzPjx2b2x1bWU+
OTwvdm9sdW1lPjxudW1iZXI+MTwvbnVtYmVyPjxkYXRlcz48eWVhcj4yMDEzPC95ZWFyPjxwdWIt
ZGF0ZXM+PGRhdGU+SmFuIDg8L2RhdGU+PC9wdWItZGF0ZXM+PC9kYXRlcz48aXNibj4xNTQ5LTk2
MTggKFByaW50KSYjeEQ7MTU0OS05NjE4IChMaW5raW5nKTwvaXNibj48YWNjZXNzaW9uLW51bT4y
NjU4OTA0NzwvYWNjZXNzaW9uLW51bT48dXJscz48cmVsYXRlZC11cmxzPjx1cmw+aHR0cDovL3d3
dy5uY2JpLm5sbS5uaWguZ292L3B1Ym1lZC8yNjU4OTA0NzwvdXJsPjwvcmVsYXRlZC11cmxzPjwv
dXJscz48ZWxlY3Ryb25pYy1yZXNvdXJjZS1udW0+MTAuMTAyMS9jdDMwMDgyNnQ8L2VsZWN0cm9u
aWMtcmVzb3VyY2UtbnVtPjwvcmVjb3JkPjwvQ2l0ZT48Q2l0ZT48QXV0aG9yPldhbmc8L0F1dGhv
cj48WWVhcj4yMDE0PC9ZZWFyPjxSZWNOdW0+NDwvUmVjTnVtPjxyZWNvcmQ+PHJlYy1udW1iZXI+
NDwvcmVjLW51bWJlcj48Zm9yZWlnbi1rZXlzPjxrZXkgYXBwPSJFTiIgZGItaWQ9Ijl3dzkyOXg5
bWR6ZXhrZXcyNWZwMHJ0N3NkdHh4ZjlwMHZ4ciIgdGltZXN0YW1wPSIxNDcyMTczMjQwIj40PC9r
ZXk+PC9mb3JlaWduLWtleXM+PHJlZi10eXBlIG5hbWU9IkpvdXJuYWwgQXJ0aWNsZSI+MTc8L3Jl
Zi10eXBlPjxjb250cmlidXRvcnM+PGF1dGhvcnM+PGF1dGhvcj5XYW5nLCBMLiBQLjwvYXV0aG9y
PjxhdXRob3I+TWFydGluZXosIFQuIEouPC9hdXRob3I+PGF1dGhvcj5QYW5kZSwgVi4gUy48L2F1
dGhvcj48L2F1dGhvcnM+PC9jb250cmlidXRvcnM+PGF1dGgtYWRkcmVzcz5EZXBhcnRtZW50IG9m
IENoZW1pc3RyeSwgU3RhbmZvcmQgVW5pdmVyc2l0eSwgU3RhbmZvcmQsIENhbGlmb3JuaWEgOTQz
MDUsIFVuaXRlZCBTdGF0ZXMuPC9hdXRoLWFkZHJlc3M+PHRpdGxlcz48dGl0bGU+QnVpbGRpbmcg
Rm9yY2UgRmllbGRzOiBBbiBBdXRvbWF0aWMsIFN5c3RlbWF0aWMsIGFuZCBSZXByb2R1Y2libGUg
QXBwcm9hY2g8L3RpdGxlPjxzZWNvbmRhcnktdGl0bGU+SiBQaHlzIENoZW0gTGV0dDwvc2Vjb25k
YXJ5LXRpdGxlPjwvdGl0bGVzPjxwZXJpb2RpY2FsPjxmdWxsLXRpdGxlPkogUGh5cyBDaGVtIExl
dHQ8L2Z1bGwtdGl0bGU+PGFiYnItMT5UaGUgam91cm5hbCBvZiBwaHlzaWNhbCBjaGVtaXN0cnkg
bGV0dGVyczwvYWJici0xPjwvcGVyaW9kaWNhbD48cGFnZXM+MTg4NS05MTwvcGFnZXM+PHZvbHVt
ZT41PC92b2x1bWU+PG51bWJlcj4xMTwvbnVtYmVyPjxrZXl3b3Jkcz48a2V5d29yZD5Gb3JjZUJh
bGFuY2U8L2tleXdvcmQ+PGtleXdvcmQ+VGlwM3A8L2tleXdvcmQ+PGtleXdvcmQ+VGlwNHA8L2tl
eXdvcmQ+PGtleXdvcmQ+Zm9yY2UgZmllbGQ8L2tleXdvcmQ+PGtleXdvcmQ+b3B0aW1pemF0aW9u
PC9rZXl3b3JkPjxrZXl3b3JkPndhdGVyPC9rZXl3b3JkPjxrZXl3b3JkPndhdGVyIG1vZGVsPC9r
ZXl3b3JkPjwva2V5d29yZHM+PGRhdGVzPjx5ZWFyPjIwMTQ8L3llYXI+PHB1Yi1kYXRlcz48ZGF0
ZT5KdW4gNTwvZGF0ZT48L3B1Yi1kYXRlcz48L2RhdGVzPjxpc2JuPjE5NDgtNzE4NSAoRWxlY3Ry
b25pYykmI3hEOzE5NDgtNzE4NSAoTGlua2luZyk8L2lzYm4+PGFjY2Vzc2lvbi1udW0+MjYyNzM4
Njk8L2FjY2Vzc2lvbi1udW0+PHVybHM+PHJlbGF0ZWQtdXJscz48dXJsPmh0dHA6Ly93d3cubmNi
aS5ubG0ubmloLmdvdi9wdWJtZWQvMjYyNzM4Njk8L3VybD48L3JlbGF0ZWQtdXJscz48L3VybHM+
PGVsZWN0cm9uaWMtcmVzb3VyY2UtbnVtPjEwLjEwMjEvano1MDA3MzdtPC9lbGVjdHJvbmljLXJl
c291cmNlLW51bT48L3JlY29yZD48L0NpdGU+PC9FbmROb3RlPgB=
</w:fldData>
        </w:fldChar>
      </w:r>
      <w:r w:rsidR="00D523D4">
        <w:instrText xml:space="preserve"> ADDIN EN.CITE.DATA </w:instrText>
      </w:r>
      <w:r w:rsidR="00D523D4">
        <w:fldChar w:fldCharType="end"/>
      </w:r>
      <w:r w:rsidR="00D523D4">
        <w:fldChar w:fldCharType="separate"/>
      </w:r>
      <w:r w:rsidR="00D523D4">
        <w:rPr>
          <w:noProof/>
        </w:rPr>
        <w:t>(Wang, Chen et al. 2013, Wang, Martinez et al. 2014)</w:t>
      </w:r>
      <w:r w:rsidR="00D523D4">
        <w:fldChar w:fldCharType="end"/>
      </w:r>
      <w:r w:rsidR="00D523D4">
        <w:t>?</w:t>
      </w:r>
      <w:bookmarkStart w:id="0" w:name="_GoBack"/>
      <w:bookmarkEnd w:id="0"/>
    </w:p>
    <w:p w:rsidR="006E55E9" w:rsidRDefault="006E55E9" w:rsidP="006E55E9">
      <w:pPr>
        <w:pStyle w:val="ListParagraph"/>
        <w:numPr>
          <w:ilvl w:val="0"/>
          <w:numId w:val="1"/>
        </w:numPr>
      </w:pPr>
      <w:r>
        <w:t>Pure liquid properties we can match (start with the bold):</w:t>
      </w:r>
    </w:p>
    <w:p w:rsidR="006E55E9" w:rsidRDefault="006E55E9" w:rsidP="006E55E9">
      <w:pPr>
        <w:pStyle w:val="ListParagraph"/>
        <w:numPr>
          <w:ilvl w:val="1"/>
          <w:numId w:val="1"/>
        </w:numPr>
      </w:pPr>
      <w:r>
        <w:t xml:space="preserve">Diffusion </w:t>
      </w:r>
    </w:p>
    <w:p w:rsidR="006E55E9" w:rsidRPr="006E55E9" w:rsidRDefault="006E55E9" w:rsidP="006E55E9">
      <w:pPr>
        <w:pStyle w:val="ListParagraph"/>
        <w:numPr>
          <w:ilvl w:val="1"/>
          <w:numId w:val="1"/>
        </w:numPr>
        <w:rPr>
          <w:b/>
        </w:rPr>
      </w:pPr>
      <w:r w:rsidRPr="006E55E9">
        <w:rPr>
          <w:b/>
        </w:rPr>
        <w:t>Density</w:t>
      </w:r>
    </w:p>
    <w:p w:rsidR="006E55E9" w:rsidRPr="006E55E9" w:rsidRDefault="006E55E9" w:rsidP="006E55E9">
      <w:pPr>
        <w:pStyle w:val="ListParagraph"/>
        <w:numPr>
          <w:ilvl w:val="1"/>
          <w:numId w:val="1"/>
        </w:numPr>
        <w:rPr>
          <w:b/>
        </w:rPr>
      </w:pPr>
      <w:r w:rsidRPr="006E55E9">
        <w:rPr>
          <w:b/>
        </w:rPr>
        <w:t>Enthalpy of vaporization</w:t>
      </w:r>
    </w:p>
    <w:p w:rsidR="006E55E9" w:rsidRDefault="006E55E9" w:rsidP="006E55E9">
      <w:pPr>
        <w:pStyle w:val="ListParagraph"/>
        <w:numPr>
          <w:ilvl w:val="1"/>
          <w:numId w:val="1"/>
        </w:numPr>
      </w:pPr>
      <w:r>
        <w:t>Dielectric constant</w:t>
      </w:r>
    </w:p>
    <w:p w:rsidR="006E55E9" w:rsidRDefault="006E55E9" w:rsidP="006E55E9">
      <w:pPr>
        <w:pStyle w:val="ListParagraph"/>
        <w:numPr>
          <w:ilvl w:val="1"/>
          <w:numId w:val="1"/>
        </w:numPr>
      </w:pPr>
      <w:r>
        <w:t>Heat capacity</w:t>
      </w:r>
    </w:p>
    <w:p w:rsidR="006E55E9" w:rsidRDefault="006E55E9" w:rsidP="006E55E9">
      <w:pPr>
        <w:pStyle w:val="ListParagraph"/>
        <w:numPr>
          <w:ilvl w:val="1"/>
          <w:numId w:val="1"/>
        </w:numPr>
      </w:pPr>
      <w:r>
        <w:t>Enthalpy of mixing</w:t>
      </w:r>
    </w:p>
    <w:p w:rsidR="006E55E9" w:rsidRDefault="006E55E9" w:rsidP="006E55E9">
      <w:pPr>
        <w:pStyle w:val="ListParagraph"/>
        <w:numPr>
          <w:ilvl w:val="0"/>
          <w:numId w:val="1"/>
        </w:numPr>
      </w:pPr>
      <w:r>
        <w:t xml:space="preserve">The </w:t>
      </w:r>
      <w:hyperlink r:id="rId7" w:history="1">
        <w:r w:rsidRPr="006E55E9">
          <w:rPr>
            <w:rStyle w:val="Hyperlink"/>
          </w:rPr>
          <w:t>COBYLA</w:t>
        </w:r>
      </w:hyperlink>
      <w:r>
        <w:t xml:space="preserve"> optimizer is in </w:t>
      </w:r>
      <w:hyperlink r:id="rId8" w:history="1">
        <w:r w:rsidRPr="006E55E9">
          <w:rPr>
            <w:rStyle w:val="Hyperlink"/>
          </w:rPr>
          <w:t>scipy</w:t>
        </w:r>
      </w:hyperlink>
      <w:r>
        <w:t xml:space="preserve"> and allows constraints on the parameters and does not require the gradient.</w:t>
      </w:r>
    </w:p>
    <w:p w:rsidR="006E55E9" w:rsidRDefault="006E55E9" w:rsidP="006E55E9">
      <w:pPr>
        <w:pStyle w:val="ListParagraph"/>
        <w:numPr>
          <w:ilvl w:val="0"/>
          <w:numId w:val="1"/>
        </w:numPr>
      </w:pPr>
      <w:r>
        <w:t>The “</w:t>
      </w:r>
      <w:hyperlink r:id="rId9" w:history="1">
        <w:r w:rsidRPr="006E55E9">
          <w:rPr>
            <w:rStyle w:val="Hyperlink"/>
          </w:rPr>
          <w:t>bag of bonds</w:t>
        </w:r>
      </w:hyperlink>
      <w:r>
        <w:t xml:space="preserve">” model </w:t>
      </w:r>
      <w:r w:rsidR="0032030D">
        <w:fldChar w:fldCharType="begin"/>
      </w:r>
      <w:r w:rsidR="0032030D">
        <w:instrText xml:space="preserve"> ADDIN EN.CITE &lt;EndNote&gt;&lt;Cite&gt;&lt;Author&gt;Hansen&lt;/Author&gt;&lt;Year&gt;2015&lt;/Year&gt;&lt;RecNum&gt;3&lt;/RecNum&gt;&lt;DisplayText&gt;(Hansen, Biegler et al. 2015)&lt;/DisplayText&gt;&lt;record&gt;&lt;rec-number&gt;3&lt;/rec-number&gt;&lt;foreign-keys&gt;&lt;key app="EN" db-id="9ww929x9mdzexkew25fp0rt7sdtxxf9p0vxr" timestamp="1472086031"&gt;3&lt;/key&gt;&lt;/foreign-keys&gt;&lt;ref-type name="Journal Article"&gt;17&lt;/ref-type&gt;&lt;contributors&gt;&lt;authors&gt;&lt;author&gt;Hansen, K.&lt;/author&gt;&lt;author&gt;Biegler, F.&lt;/author&gt;&lt;author&gt;Ramakrishnan, R.&lt;/author&gt;&lt;author&gt;Pronobis, W.&lt;/author&gt;&lt;author&gt;von Lilienfeld, O. A.&lt;/author&gt;&lt;author&gt;Muller, K. R.&lt;/author&gt;&lt;author&gt;Tkatchenko, A.&lt;/author&gt;&lt;/authors&gt;&lt;/contributors&gt;&lt;titles&gt;&lt;title&gt;Machine Learning Predictions of Molecular Properties: Accurate Many-Body Potentials and Nonlocality in Chemical Space&lt;/title&gt;&lt;secondary-title&gt;J Phys Chem Lett&lt;/secondary-title&gt;&lt;alt-title&gt;The journal of physical chemistry letters&lt;/alt-title&gt;&lt;/titles&gt;&lt;periodical&gt;&lt;full-title&gt;J Phys Chem Lett&lt;/full-title&gt;&lt;abbr-1&gt;The journal of physical chemistry letters&lt;/abbr-1&gt;&lt;/periodical&gt;&lt;alt-periodical&gt;&lt;full-title&gt;J Phys Chem Lett&lt;/full-title&gt;&lt;abbr-1&gt;The journal of physical chemistry letters&lt;/abbr-1&gt;&lt;/alt-periodical&gt;&lt;pages&gt;2326-31&lt;/pages&gt;&lt;volume&gt;6&lt;/volume&gt;&lt;number&gt;12&lt;/number&gt;&lt;keywords&gt;&lt;keyword&gt;Ethanol/chemistry&lt;/keyword&gt;&lt;keyword&gt;*Machine Learning&lt;/keyword&gt;&lt;keyword&gt;*Models, Chemical&lt;/keyword&gt;&lt;keyword&gt;Quantum Theory&lt;/keyword&gt;&lt;keyword&gt;Thermodynamics&lt;/keyword&gt;&lt;/keywords&gt;&lt;dates&gt;&lt;year&gt;2015&lt;/year&gt;&lt;pub-dates&gt;&lt;date&gt;Jun 18&lt;/date&gt;&lt;/pub-dates&gt;&lt;/dates&gt;&lt;isbn&gt;1948-7185 (Electronic)&amp;#xD;1948-7185 (Linking)&lt;/isbn&gt;&lt;accession-num&gt;26113956&lt;/accession-num&gt;&lt;urls&gt;&lt;related-urls&gt;&lt;url&gt;http://www.ncbi.nlm.nih.gov/pubmed/26113956&lt;/url&gt;&lt;/related-urls&gt;&lt;/urls&gt;&lt;custom2&gt;4476293&lt;/custom2&gt;&lt;electronic-resource-num&gt;10.1021/acs.jpclett.5b00831&lt;/electronic-resource-num&gt;&lt;/record&gt;&lt;/Cite&gt;&lt;/EndNote&gt;</w:instrText>
      </w:r>
      <w:r w:rsidR="0032030D">
        <w:fldChar w:fldCharType="separate"/>
      </w:r>
      <w:r w:rsidR="0032030D">
        <w:rPr>
          <w:noProof/>
        </w:rPr>
        <w:t>(Hansen, Biegler et al. 2015)</w:t>
      </w:r>
      <w:r w:rsidR="0032030D">
        <w:fldChar w:fldCharType="end"/>
      </w:r>
      <w:r w:rsidR="0032030D">
        <w:t xml:space="preserve"> </w:t>
      </w:r>
      <w:r>
        <w:t>demonstrates a machine learning approach.</w:t>
      </w:r>
    </w:p>
    <w:p w:rsidR="006E55E9" w:rsidRDefault="006E55E9" w:rsidP="006E55E9">
      <w:pPr>
        <w:ind w:left="360"/>
      </w:pPr>
      <w:r w:rsidRPr="006E55E9">
        <w:rPr>
          <w:noProof/>
        </w:rPr>
        <w:drawing>
          <wp:inline distT="0" distB="0" distL="0" distR="0" wp14:anchorId="527C9163" wp14:editId="3803B98D">
            <wp:extent cx="3044325" cy="1712107"/>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6635" cy="1713406"/>
                    </a:xfrm>
                    <a:prstGeom prst="rect">
                      <a:avLst/>
                    </a:prstGeom>
                  </pic:spPr>
                </pic:pic>
              </a:graphicData>
            </a:graphic>
          </wp:inline>
        </w:drawing>
      </w:r>
    </w:p>
    <w:p w:rsidR="00FB44D6" w:rsidRDefault="00FB44D6" w:rsidP="00FB44D6">
      <w:pPr>
        <w:pStyle w:val="Heading2"/>
      </w:pPr>
      <w:r>
        <w:t>To-do</w:t>
      </w:r>
    </w:p>
    <w:p w:rsidR="006E55E9" w:rsidRDefault="006E55E9" w:rsidP="006E55E9">
      <w:pPr>
        <w:pStyle w:val="ListParagraph"/>
        <w:numPr>
          <w:ilvl w:val="0"/>
          <w:numId w:val="2"/>
        </w:numPr>
      </w:pPr>
      <w:r>
        <w:t xml:space="preserve">Write a function to </w:t>
      </w:r>
      <w:r w:rsidR="00F24335">
        <w:t>extract relevant properties from simulations.</w:t>
      </w:r>
    </w:p>
    <w:p w:rsidR="00F24335" w:rsidRDefault="00F24335" w:rsidP="006E55E9">
      <w:pPr>
        <w:pStyle w:val="ListParagraph"/>
        <w:numPr>
          <w:ilvl w:val="0"/>
          <w:numId w:val="2"/>
        </w:numPr>
      </w:pPr>
      <w:r>
        <w:t>Write a function to output proper parameter and topology files.</w:t>
      </w:r>
    </w:p>
    <w:p w:rsidR="001A6F61" w:rsidRDefault="00A77DF7" w:rsidP="001A6F61">
      <w:pPr>
        <w:pStyle w:val="ListParagraph"/>
        <w:numPr>
          <w:ilvl w:val="1"/>
          <w:numId w:val="2"/>
        </w:numPr>
      </w:pPr>
      <w:r>
        <w:t>Use parmed in python (python2 only).</w:t>
      </w:r>
    </w:p>
    <w:p w:rsidR="001A6F61" w:rsidRDefault="001A6F61" w:rsidP="001A6F61">
      <w:pPr>
        <w:pStyle w:val="ListParagraph"/>
        <w:numPr>
          <w:ilvl w:val="1"/>
          <w:numId w:val="2"/>
        </w:numPr>
      </w:pPr>
      <w:r>
        <w:t>Use parmed system call.</w:t>
      </w:r>
    </w:p>
    <w:p w:rsidR="001A6F61" w:rsidRDefault="001A6F61" w:rsidP="001A6F61">
      <w:pPr>
        <w:pStyle w:val="ListParagraph"/>
        <w:numPr>
          <w:ilvl w:val="1"/>
          <w:numId w:val="2"/>
        </w:numPr>
      </w:pPr>
      <w:r>
        <w:t>Write custom GAFF file and reprocess with tleap.</w:t>
      </w:r>
    </w:p>
    <w:p w:rsidR="00F24335" w:rsidRDefault="00F24335" w:rsidP="006E55E9">
      <w:pPr>
        <w:pStyle w:val="ListParagraph"/>
        <w:numPr>
          <w:ilvl w:val="0"/>
          <w:numId w:val="2"/>
        </w:numPr>
      </w:pPr>
      <w:r>
        <w:lastRenderedPageBreak/>
        <w:t>Write a function to compare computed and experimental properties.</w:t>
      </w:r>
    </w:p>
    <w:p w:rsidR="00F24335" w:rsidRDefault="00F24335" w:rsidP="006E55E9">
      <w:pPr>
        <w:pStyle w:val="ListParagraph"/>
        <w:numPr>
          <w:ilvl w:val="0"/>
          <w:numId w:val="2"/>
        </w:numPr>
      </w:pPr>
      <w:r>
        <w:t xml:space="preserve">Write a function that – for now – loops over values and reports the difference between the chosen parameters and the experimental values. </w:t>
      </w:r>
    </w:p>
    <w:p w:rsidR="0032030D" w:rsidRDefault="00F24335" w:rsidP="006E55E9">
      <w:pPr>
        <w:pStyle w:val="ListParagraph"/>
        <w:numPr>
          <w:ilvl w:val="0"/>
          <w:numId w:val="2"/>
        </w:numPr>
      </w:pPr>
      <w:r>
        <w:t>Start with ethanol.</w:t>
      </w:r>
    </w:p>
    <w:p w:rsidR="0032030D" w:rsidRDefault="0032030D" w:rsidP="0032030D">
      <w:pPr>
        <w:ind w:left="360"/>
      </w:pPr>
    </w:p>
    <w:p w:rsidR="00D523D4" w:rsidRPr="00D523D4" w:rsidRDefault="0032030D" w:rsidP="00D523D4">
      <w:pPr>
        <w:pStyle w:val="EndNoteBibliographyTitle"/>
      </w:pPr>
      <w:r>
        <w:fldChar w:fldCharType="begin"/>
      </w:r>
      <w:r>
        <w:instrText xml:space="preserve"> ADDIN EN.REFLIST </w:instrText>
      </w:r>
      <w:r>
        <w:fldChar w:fldCharType="separate"/>
      </w:r>
      <w:r w:rsidR="00D523D4" w:rsidRPr="00D523D4">
        <w:t>References</w:t>
      </w:r>
    </w:p>
    <w:p w:rsidR="00D523D4" w:rsidRPr="00D523D4" w:rsidRDefault="00D523D4" w:rsidP="00D523D4">
      <w:pPr>
        <w:pStyle w:val="EndNoteBibliographyTitle"/>
      </w:pPr>
    </w:p>
    <w:p w:rsidR="00D523D4" w:rsidRPr="00D523D4" w:rsidRDefault="00D523D4" w:rsidP="00D523D4">
      <w:pPr>
        <w:pStyle w:val="EndNoteBibliography"/>
      </w:pPr>
      <w:r w:rsidRPr="00D523D4">
        <w:t xml:space="preserve">Duke, R. E., et al. (2014). "GEM*: A Molecular Electronic Density-Based Force Field for Molecular Dynamics Simulations." </w:t>
      </w:r>
      <w:r w:rsidRPr="00D523D4">
        <w:rPr>
          <w:u w:val="single"/>
        </w:rPr>
        <w:t>J Chem Theory Comput</w:t>
      </w:r>
      <w:r w:rsidRPr="00D523D4">
        <w:t xml:space="preserve"> </w:t>
      </w:r>
      <w:r w:rsidRPr="00D523D4">
        <w:rPr>
          <w:b/>
        </w:rPr>
        <w:t>10</w:t>
      </w:r>
      <w:r w:rsidRPr="00D523D4">
        <w:t>(4): 1361-1365.</w:t>
      </w:r>
    </w:p>
    <w:p w:rsidR="00D523D4" w:rsidRPr="00D523D4" w:rsidRDefault="00D523D4" w:rsidP="00D523D4">
      <w:pPr>
        <w:pStyle w:val="EndNoteBibliography"/>
        <w:ind w:left="720" w:hanging="720"/>
      </w:pPr>
      <w:r w:rsidRPr="00D523D4">
        <w:tab/>
        <w:t>GEM*, a force field that combines Coulomb and Exchange terms calculated with Hermite Gaussians with the polarization, bonded, and modified van der Waals terms from AMOEBA is presented. GEM* is tested on an initial water model fitted at the same level as AMOEBA. The integrals required for the evaluation of the intermolecular Coulomb interactions are efficiently evaluated by means of reciprocal space methods. The GEM* water model is tested by comparing energies and forces for a series of water oligomers and MD simulations. Timings for GEM* compared to AMOEBA are presented and discussed.</w:t>
      </w:r>
    </w:p>
    <w:p w:rsidR="00D523D4" w:rsidRPr="00D523D4" w:rsidRDefault="00D523D4" w:rsidP="00D523D4">
      <w:pPr>
        <w:pStyle w:val="EndNoteBibliography"/>
        <w:spacing w:after="0"/>
      </w:pPr>
    </w:p>
    <w:p w:rsidR="00D523D4" w:rsidRPr="00D523D4" w:rsidRDefault="00D523D4" w:rsidP="00D523D4">
      <w:pPr>
        <w:pStyle w:val="EndNoteBibliography"/>
      </w:pPr>
      <w:r w:rsidRPr="00D523D4">
        <w:t xml:space="preserve">Hansen, K., et al. (2015). "Machine Learning Predictions of Molecular Properties: Accurate Many-Body Potentials and Nonlocality in Chemical Space." </w:t>
      </w:r>
      <w:r w:rsidRPr="00D523D4">
        <w:rPr>
          <w:u w:val="single"/>
        </w:rPr>
        <w:t>J Phys Chem Lett</w:t>
      </w:r>
      <w:r w:rsidRPr="00D523D4">
        <w:t xml:space="preserve"> </w:t>
      </w:r>
      <w:r w:rsidRPr="00D523D4">
        <w:rPr>
          <w:b/>
        </w:rPr>
        <w:t>6</w:t>
      </w:r>
      <w:r w:rsidRPr="00D523D4">
        <w:t>(12): 2326-2331.</w:t>
      </w:r>
    </w:p>
    <w:p w:rsidR="00D523D4" w:rsidRPr="00D523D4" w:rsidRDefault="00D523D4" w:rsidP="00D523D4">
      <w:pPr>
        <w:pStyle w:val="EndNoteBibliography"/>
        <w:ind w:left="720" w:hanging="720"/>
      </w:pPr>
      <w:r w:rsidRPr="00D523D4">
        <w:tab/>
        <w:t>Simultaneously accurate and efficient prediction of molecular properties throughout chemical compound space is a critical ingredient toward rational compound design in chemical and pharmaceutical industries. Aiming toward this goal, we develop and apply a systematic hierarchy of efficient empirical methods to estimate atomization and total energies of molecules. These methods range from a simple sum over atoms, to addition of bond energies, to pairwise interatomic force fields, reaching to the more sophisticated machine learning approaches that are capable of describing collective interactions between many atoms or bonds. In the case of equilibrium molecular geometries, even simple pairwise force fields demonstrate prediction accuracy comparable to benchmark energies calculated using density functional theory with hybrid exchange-correlation functionals; however, accounting for the collective many-body interactions proves to be essential for approaching the "holy grail" of chemical accuracy of 1 kcal/mol for both equilibrium and out-of-equilibrium geometries. This remarkable accuracy is achieved by a vectorized representation of molecules (so-called Bag of Bonds model) that exhibits strong nonlocality in chemical space. In addition, the same representation allows us to predict accurate electronic properties of molecules, such as their polarizability and molecular frontier orbital energies.</w:t>
      </w:r>
    </w:p>
    <w:p w:rsidR="00D523D4" w:rsidRPr="00D523D4" w:rsidRDefault="00D523D4" w:rsidP="00D523D4">
      <w:pPr>
        <w:pStyle w:val="EndNoteBibliography"/>
        <w:spacing w:after="0"/>
      </w:pPr>
    </w:p>
    <w:p w:rsidR="00D523D4" w:rsidRPr="00D523D4" w:rsidRDefault="00D523D4" w:rsidP="00D523D4">
      <w:pPr>
        <w:pStyle w:val="EndNoteBibliography"/>
      </w:pPr>
      <w:r w:rsidRPr="00D523D4">
        <w:t xml:space="preserve">McDaniel, J. G. and J. R. Schmidt (2016). "Next-Generation Force Fields from Symmetry-Adapted Perturbation Theory." </w:t>
      </w:r>
      <w:r w:rsidRPr="00D523D4">
        <w:rPr>
          <w:u w:val="single"/>
        </w:rPr>
        <w:t>Annu Rev Phys Chem</w:t>
      </w:r>
      <w:r w:rsidRPr="00D523D4">
        <w:t xml:space="preserve"> </w:t>
      </w:r>
      <w:r w:rsidRPr="00D523D4">
        <w:rPr>
          <w:b/>
        </w:rPr>
        <w:t>67</w:t>
      </w:r>
      <w:r w:rsidRPr="00D523D4">
        <w:t>: 467-488.</w:t>
      </w:r>
    </w:p>
    <w:p w:rsidR="00D523D4" w:rsidRPr="00D523D4" w:rsidRDefault="00D523D4" w:rsidP="00D523D4">
      <w:pPr>
        <w:pStyle w:val="EndNoteBibliography"/>
        <w:ind w:left="720" w:hanging="720"/>
      </w:pPr>
      <w:r w:rsidRPr="00D523D4">
        <w:tab/>
        <w:t>Symmetry-adapted perturbation theory (SAPT) provides a unique set of advantages for parameterizing next-generation force fields from first principles. SAPT provides a direct, basis-set superposition error free estimate of molecular interaction energies, a physically intuitive energy decomposition, and a seamless transition to an asymptotic picture of intermolecular interactions. These properties have been exploited throughout the literature to develop next-</w:t>
      </w:r>
      <w:r w:rsidRPr="00D523D4">
        <w:lastRenderedPageBreak/>
        <w:t>generation force fields for a variety of applications, including classical molecular dynamics simulations, crystal structure prediction, and quantum dynamics/spectroscopy. This review provides a brief overview of the formalism and theory of SAPT, along with a practical discussion of the various methodologies utilized to parameterize force fields from SAPT calculations. It also highlights a number of applications of SAPT-based force fields for chemical systems of particular interest. Finally, the review ends with a brief outlook on the future opportunities and challenges that remain for next-generation force fields based on SAPT.</w:t>
      </w:r>
    </w:p>
    <w:p w:rsidR="00D523D4" w:rsidRPr="00D523D4" w:rsidRDefault="00D523D4" w:rsidP="00D523D4">
      <w:pPr>
        <w:pStyle w:val="EndNoteBibliography"/>
        <w:spacing w:after="0"/>
      </w:pPr>
    </w:p>
    <w:p w:rsidR="00D523D4" w:rsidRPr="00D523D4" w:rsidRDefault="00D523D4" w:rsidP="00D523D4">
      <w:pPr>
        <w:pStyle w:val="EndNoteBibliography"/>
      </w:pPr>
      <w:r w:rsidRPr="00D523D4">
        <w:t xml:space="preserve">Wang, L. P., et al. (2013). "Systematic Parametrization of Polarizable Force Fields from Quantum Chemistry Data." </w:t>
      </w:r>
      <w:r w:rsidRPr="00D523D4">
        <w:rPr>
          <w:u w:val="single"/>
        </w:rPr>
        <w:t>J Chem Theory Comput</w:t>
      </w:r>
      <w:r w:rsidRPr="00D523D4">
        <w:t xml:space="preserve"> </w:t>
      </w:r>
      <w:r w:rsidRPr="00D523D4">
        <w:rPr>
          <w:b/>
        </w:rPr>
        <w:t>9</w:t>
      </w:r>
      <w:r w:rsidRPr="00D523D4">
        <w:t>(1): 452-460.</w:t>
      </w:r>
    </w:p>
    <w:p w:rsidR="00D523D4" w:rsidRPr="00D523D4" w:rsidRDefault="00D523D4" w:rsidP="00D523D4">
      <w:pPr>
        <w:pStyle w:val="EndNoteBibliography"/>
        <w:ind w:left="720" w:hanging="720"/>
      </w:pPr>
      <w:r w:rsidRPr="00D523D4">
        <w:tab/>
        <w:t xml:space="preserve">We introduce ForceBalance, a method and free software package for systematic force field optimization with the ability to parametrize a wide variety of functional forms using flexible combinations of reference data. We outline several important challenges in force field development and how they are addressed in ForceBalance, and present an example calculation where these methods are applied to develop a highly accurate polarizable water model. ForceBalance is available for free download at </w:t>
      </w:r>
      <w:hyperlink r:id="rId11" w:history="1">
        <w:r w:rsidRPr="00D523D4">
          <w:rPr>
            <w:rStyle w:val="Hyperlink"/>
          </w:rPr>
          <w:t>https://simtk.org/home/forcebalance</w:t>
        </w:r>
      </w:hyperlink>
      <w:r w:rsidRPr="00D523D4">
        <w:t>.</w:t>
      </w:r>
    </w:p>
    <w:p w:rsidR="00D523D4" w:rsidRPr="00D523D4" w:rsidRDefault="00D523D4" w:rsidP="00D523D4">
      <w:pPr>
        <w:pStyle w:val="EndNoteBibliography"/>
        <w:spacing w:after="0"/>
      </w:pPr>
    </w:p>
    <w:p w:rsidR="00D523D4" w:rsidRPr="00D523D4" w:rsidRDefault="00D523D4" w:rsidP="00D523D4">
      <w:pPr>
        <w:pStyle w:val="EndNoteBibliography"/>
      </w:pPr>
      <w:r w:rsidRPr="00D523D4">
        <w:t xml:space="preserve">Wang, L. P., et al. (2014). "Building Force Fields: An Automatic, Systematic, and Reproducible Approach." </w:t>
      </w:r>
      <w:r w:rsidRPr="00D523D4">
        <w:rPr>
          <w:u w:val="single"/>
        </w:rPr>
        <w:t>J Phys Chem Lett</w:t>
      </w:r>
      <w:r w:rsidRPr="00D523D4">
        <w:t xml:space="preserve"> </w:t>
      </w:r>
      <w:r w:rsidRPr="00D523D4">
        <w:rPr>
          <w:b/>
        </w:rPr>
        <w:t>5</w:t>
      </w:r>
      <w:r w:rsidRPr="00D523D4">
        <w:t>(11): 1885-1891.</w:t>
      </w:r>
    </w:p>
    <w:p w:rsidR="00D523D4" w:rsidRPr="00D523D4" w:rsidRDefault="00D523D4" w:rsidP="00D523D4">
      <w:pPr>
        <w:pStyle w:val="EndNoteBibliography"/>
        <w:ind w:left="720" w:hanging="720"/>
      </w:pPr>
      <w:r w:rsidRPr="00D523D4">
        <w:tab/>
        <w:t>The development of accurate molecular mechanics force fields is a significant challenge that must be addressed for the continued success of molecular simulation. We developed the ForceBalance method to automatically derive accurate force field parameters using flexible combinations of experimental and theoretical reference data. The method is demonstrated in the parametrization of two rigid water models, yielding new parameter sets (TIP3P-FB and TIP4P-FB) that accurately describe many physical properties of water.</w:t>
      </w:r>
    </w:p>
    <w:p w:rsidR="00D523D4" w:rsidRPr="00D523D4" w:rsidRDefault="00D523D4" w:rsidP="00D523D4">
      <w:pPr>
        <w:pStyle w:val="EndNoteBibliography"/>
      </w:pPr>
    </w:p>
    <w:p w:rsidR="00F24335" w:rsidRPr="006E55E9" w:rsidRDefault="0032030D" w:rsidP="0032030D">
      <w:r>
        <w:fldChar w:fldCharType="end"/>
      </w:r>
    </w:p>
    <w:sectPr w:rsidR="00F24335" w:rsidRPr="006E55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7940AA"/>
    <w:multiLevelType w:val="hybridMultilevel"/>
    <w:tmpl w:val="A6405078"/>
    <w:lvl w:ilvl="0" w:tplc="8E5AA67A">
      <w:start w:val="1"/>
      <w:numFmt w:val="bullet"/>
      <w:pStyle w:val="EndNoteBibliography"/>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4E1522"/>
    <w:multiLevelType w:val="hybridMultilevel"/>
    <w:tmpl w:val="E814F2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w929x9mdzexkew25fp0rt7sdtxxf9p0vxr&quot;&gt;My EndNote Library&lt;record-ids&gt;&lt;item&gt;1&lt;/item&gt;&lt;item&gt;2&lt;/item&gt;&lt;item&gt;3&lt;/item&gt;&lt;item&gt;4&lt;/item&gt;&lt;item&gt;5&lt;/item&gt;&lt;/record-ids&gt;&lt;/item&gt;&lt;/Libraries&gt;"/>
  </w:docVars>
  <w:rsids>
    <w:rsidRoot w:val="00FB44D6"/>
    <w:rsid w:val="001A6F61"/>
    <w:rsid w:val="002D7EDF"/>
    <w:rsid w:val="0032030D"/>
    <w:rsid w:val="004437C3"/>
    <w:rsid w:val="004D3A35"/>
    <w:rsid w:val="006E55E9"/>
    <w:rsid w:val="009A4E30"/>
    <w:rsid w:val="00A77DF7"/>
    <w:rsid w:val="00A91336"/>
    <w:rsid w:val="00D523D4"/>
    <w:rsid w:val="00DB6EF8"/>
    <w:rsid w:val="00F24335"/>
    <w:rsid w:val="00FB44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AB1B3"/>
  <w15:chartTrackingRefBased/>
  <w15:docId w15:val="{93096D95-E39C-4C7D-B06E-E806F2A28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44D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B44D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44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44D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B44D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FB44D6"/>
    <w:pPr>
      <w:ind w:left="720"/>
      <w:contextualSpacing/>
    </w:pPr>
  </w:style>
  <w:style w:type="character" w:customStyle="1" w:styleId="Heading2Char">
    <w:name w:val="Heading 2 Char"/>
    <w:basedOn w:val="DefaultParagraphFont"/>
    <w:link w:val="Heading2"/>
    <w:uiPriority w:val="9"/>
    <w:rsid w:val="00FB44D6"/>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6E55E9"/>
    <w:rPr>
      <w:color w:val="0563C1" w:themeColor="hyperlink"/>
      <w:u w:val="single"/>
    </w:rPr>
  </w:style>
  <w:style w:type="paragraph" w:customStyle="1" w:styleId="EndNoteBibliographyTitle">
    <w:name w:val="EndNote Bibliography Title"/>
    <w:basedOn w:val="Normal"/>
    <w:link w:val="EndNoteBibliographyTitleChar"/>
    <w:rsid w:val="0032030D"/>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32030D"/>
  </w:style>
  <w:style w:type="character" w:customStyle="1" w:styleId="EndNoteBibliographyTitleChar">
    <w:name w:val="EndNote Bibliography Title Char"/>
    <w:basedOn w:val="ListParagraphChar"/>
    <w:link w:val="EndNoteBibliographyTitle"/>
    <w:rsid w:val="0032030D"/>
    <w:rPr>
      <w:rFonts w:ascii="Calibri" w:hAnsi="Calibri"/>
      <w:noProof/>
    </w:rPr>
  </w:style>
  <w:style w:type="paragraph" w:customStyle="1" w:styleId="EndNoteBibliography">
    <w:name w:val="EndNote Bibliography"/>
    <w:basedOn w:val="Normal"/>
    <w:link w:val="EndNoteBibliographyChar"/>
    <w:rsid w:val="0032030D"/>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32030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ocs.scipy.org/doc/scipy-0.14.0/reference/generated/scipy.optimize.fmin_cobyla.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n.wikipedia.org/wiki/COBYL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n.wikipedia.org/wiki/Regularization_(mathematics)" TargetMode="External"/><Relationship Id="rId11" Type="http://schemas.openxmlformats.org/officeDocument/2006/relationships/hyperlink" Target="https://simtk.org/home/forcebalance" TargetMode="External"/><Relationship Id="rId5" Type="http://schemas.openxmlformats.org/officeDocument/2006/relationships/hyperlink" Target="http://www.ccl.net/cca/data/parm_at_Frosst/parm_Frosst_note.pdf" TargetMode="Externa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pubs.acs.org/doi/pdf/10.1021/acs.jpclett.5b008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1</TotalTime>
  <Pages>3</Pages>
  <Words>1814</Words>
  <Characters>1034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lochower</dc:creator>
  <cp:keywords/>
  <dc:description/>
  <cp:lastModifiedBy>David Slochower</cp:lastModifiedBy>
  <cp:revision>7</cp:revision>
  <dcterms:created xsi:type="dcterms:W3CDTF">2016-08-25T00:10:00Z</dcterms:created>
  <dcterms:modified xsi:type="dcterms:W3CDTF">2016-08-26T01:01:00Z</dcterms:modified>
</cp:coreProperties>
</file>